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A2339" w14:textId="237BAD9F" w:rsidR="00405B61" w:rsidRPr="006A6AA1" w:rsidRDefault="00405B61" w:rsidP="00405B61">
      <w:pPr>
        <w:pStyle w:val="Title"/>
      </w:pPr>
      <w:bookmarkStart w:id="0" w:name="_Hlk143687852"/>
      <w:r w:rsidRPr="00405B61">
        <w:rPr>
          <w:rFonts w:cs="Times New Roman"/>
          <w:sz w:val="36"/>
          <w:szCs w:val="36"/>
        </w:rPr>
        <w:t>Title</w:t>
      </w:r>
      <w:r w:rsidRPr="006A6AA1">
        <w:t xml:space="preserve">: </w:t>
      </w:r>
    </w:p>
    <w:p w14:paraId="1D2610AF" w14:textId="3EC3CF78" w:rsidR="00405B61" w:rsidRPr="001B448C" w:rsidRDefault="00405B61" w:rsidP="00405B61">
      <w:pPr>
        <w:pStyle w:val="Authors"/>
      </w:pPr>
      <w:r w:rsidRPr="006A6AA1">
        <w:rPr>
          <w:b/>
        </w:rPr>
        <w:t>Authors:</w:t>
      </w:r>
      <w:r w:rsidRPr="006A6AA1">
        <w:t xml:space="preserve"> </w:t>
      </w:r>
      <w:r w:rsidR="001B448C">
        <w:t>Jason D. Selwyn</w:t>
      </w:r>
      <w:r w:rsidR="001B448C" w:rsidRPr="001B448C">
        <w:rPr>
          <w:vertAlign w:val="superscript"/>
        </w:rPr>
        <w:t>1</w:t>
      </w:r>
      <w:r w:rsidR="001B448C">
        <w:t xml:space="preserve">, </w:t>
      </w:r>
      <w:r w:rsidR="008503BD" w:rsidRPr="008503BD">
        <w:rPr>
          <w:highlight w:val="yellow"/>
        </w:rPr>
        <w:t>INSERT PEOPLE</w:t>
      </w:r>
      <w:r w:rsidR="001B448C">
        <w:t xml:space="preserve">, </w:t>
      </w:r>
      <w:r w:rsidR="001B448C" w:rsidRPr="001B448C">
        <w:t>Steven V. Vollmer</w:t>
      </w:r>
      <w:r w:rsidR="001B448C" w:rsidRPr="001B448C">
        <w:rPr>
          <w:vertAlign w:val="superscript"/>
        </w:rPr>
        <w:t>1</w:t>
      </w:r>
    </w:p>
    <w:p w14:paraId="585ACE48" w14:textId="77777777" w:rsidR="00405B61" w:rsidRPr="006A6AA1" w:rsidRDefault="00405B61" w:rsidP="00405B61">
      <w:pPr>
        <w:pStyle w:val="Heading1"/>
      </w:pPr>
      <w:r w:rsidRPr="006A6AA1">
        <w:t>Affiliations:</w:t>
      </w:r>
      <w:r w:rsidRPr="006A6AA1">
        <w:tab/>
      </w:r>
    </w:p>
    <w:p w14:paraId="2EA88FA7" w14:textId="0BDE55AE" w:rsidR="00405B61" w:rsidRDefault="001B448C" w:rsidP="001B448C">
      <w:pPr>
        <w:pStyle w:val="Paragraph"/>
        <w:ind w:firstLine="0"/>
      </w:pPr>
      <w:r>
        <w:t xml:space="preserve">1: </w:t>
      </w:r>
      <w:r w:rsidR="00405B61" w:rsidRPr="006A6AA1">
        <w:t>Department of Marine and Environmental Sciences, Northeastern University</w:t>
      </w:r>
      <w:r>
        <w:t xml:space="preserve">, </w:t>
      </w:r>
      <w:r w:rsidR="00405B61" w:rsidRPr="006A6AA1">
        <w:t>Nahant, MA, USA.</w:t>
      </w:r>
    </w:p>
    <w:p w14:paraId="57EC237D" w14:textId="7AD40AA9" w:rsidR="00405B61" w:rsidRPr="006A6AA1" w:rsidRDefault="00405B61" w:rsidP="008503BD">
      <w:pPr>
        <w:pStyle w:val="Paragraph"/>
        <w:ind w:firstLine="0"/>
      </w:pPr>
      <w:r w:rsidRPr="006A6AA1">
        <w:t xml:space="preserve">*Corresponding author. Email: </w:t>
      </w:r>
      <w:hyperlink r:id="rId5" w:history="1">
        <w:r w:rsidRPr="006A6AA1">
          <w:rPr>
            <w:rStyle w:val="Hyperlink"/>
          </w:rPr>
          <w:t>j.selwyn@northeastern.edu</w:t>
        </w:r>
      </w:hyperlink>
      <w:r w:rsidRPr="006A6AA1">
        <w:t xml:space="preserve"> </w:t>
      </w:r>
    </w:p>
    <w:bookmarkEnd w:id="0"/>
    <w:p w14:paraId="191A602F" w14:textId="194D35C4" w:rsidR="00405B61" w:rsidRPr="006A6AA1" w:rsidRDefault="00405B61" w:rsidP="00405B61">
      <w:pPr>
        <w:pStyle w:val="Heading1"/>
      </w:pPr>
      <w:r w:rsidRPr="006A6AA1">
        <w:t>Keywords</w:t>
      </w:r>
    </w:p>
    <w:p w14:paraId="1979F611" w14:textId="0976297F" w:rsidR="00405B61" w:rsidRDefault="00405B61" w:rsidP="00405B61"/>
    <w:p w14:paraId="4142FE6D" w14:textId="4079BDFA" w:rsidR="00405B61" w:rsidRDefault="00405B61" w:rsidP="00E72917">
      <w:pPr>
        <w:pStyle w:val="Heading1"/>
      </w:pPr>
      <w:r>
        <w:t>Abstract</w:t>
      </w:r>
    </w:p>
    <w:p w14:paraId="63D214C9" w14:textId="77777777" w:rsidR="00405B61" w:rsidRPr="00405B61" w:rsidRDefault="00405B61" w:rsidP="00405B61"/>
    <w:p w14:paraId="7948BA35" w14:textId="6EBF7045" w:rsidR="00405B61" w:rsidRDefault="00405B61" w:rsidP="00405B61">
      <w:pPr>
        <w:pStyle w:val="Heading1"/>
      </w:pPr>
      <w:r>
        <w:t>Introduction</w:t>
      </w:r>
    </w:p>
    <w:p w14:paraId="29BB7B66" w14:textId="77777777" w:rsidR="00405B61" w:rsidRPr="00405B61" w:rsidRDefault="00405B61" w:rsidP="00405B61"/>
    <w:p w14:paraId="0E7A0392" w14:textId="4B579054" w:rsidR="00891C04" w:rsidRPr="001424E4" w:rsidRDefault="00920A09" w:rsidP="00E72917">
      <w:pPr>
        <w:pStyle w:val="Heading1"/>
      </w:pPr>
      <w:r w:rsidRPr="001424E4">
        <w:t>Methods</w:t>
      </w:r>
    </w:p>
    <w:p w14:paraId="5A773A87" w14:textId="48BF8B47" w:rsidR="00BE1192" w:rsidRDefault="008333C5" w:rsidP="008333C5">
      <w:pPr>
        <w:pStyle w:val="ListParagraph"/>
        <w:numPr>
          <w:ilvl w:val="0"/>
          <w:numId w:val="2"/>
        </w:numPr>
      </w:pPr>
      <w:r>
        <w:t>Data collection</w:t>
      </w:r>
    </w:p>
    <w:p w14:paraId="6D4053E0" w14:textId="1EEE776A" w:rsidR="001B4227" w:rsidRPr="00233D7B" w:rsidRDefault="001B4227" w:rsidP="001B4227">
      <w:pPr>
        <w:ind w:firstLine="360"/>
        <w:rPr>
          <w:b/>
          <w:bCs/>
        </w:rPr>
      </w:pPr>
      <w:r>
        <w:t xml:space="preserve">The incidence rate of WBD was modelled using a generalized linear mixed model with a logit link function using both site and sampling time and their interaction as independent effects with significance assessed using likelihood ratio tests. </w:t>
      </w:r>
      <w:r w:rsidR="00233D7B">
        <w:rPr>
          <w:b/>
          <w:bCs/>
        </w:rPr>
        <w:t>SOMETHING ABOUT POST-HOCS USED</w:t>
      </w:r>
    </w:p>
    <w:p w14:paraId="2F60A071" w14:textId="5F6A120F" w:rsidR="008333C5" w:rsidRDefault="008333C5" w:rsidP="008333C5">
      <w:pPr>
        <w:pStyle w:val="ListParagraph"/>
        <w:numPr>
          <w:ilvl w:val="0"/>
          <w:numId w:val="2"/>
        </w:numPr>
      </w:pPr>
      <w:r>
        <w:t>16s sequencing</w:t>
      </w:r>
    </w:p>
    <w:p w14:paraId="55DBF40B" w14:textId="1D244E67" w:rsidR="008333C5" w:rsidRDefault="008333C5" w:rsidP="008333C5">
      <w:pPr>
        <w:pStyle w:val="ListParagraph"/>
        <w:numPr>
          <w:ilvl w:val="0"/>
          <w:numId w:val="2"/>
        </w:numPr>
      </w:pPr>
      <w:r>
        <w:t>ASV Identification</w:t>
      </w:r>
    </w:p>
    <w:p w14:paraId="306600FA" w14:textId="0FDC1553" w:rsidR="0031530D" w:rsidRDefault="0031530D" w:rsidP="0031530D">
      <w:pPr>
        <w:ind w:firstLine="360"/>
      </w:pPr>
      <w:r>
        <w:t xml:space="preserve">Samples were pruned to keep only those with more than 1,000 reads and to keep ASVs identified as bacteria after the removal of cyanobacteria, mitochondria, and chloroplast sequences. </w:t>
      </w:r>
      <w:r w:rsidR="005530F4">
        <w:t xml:space="preserve">ASVs were further filtered to retain those found in at least 10% of samples and in all four sampling timepoints. </w:t>
      </w:r>
      <w:r w:rsidR="00FD5E59">
        <w:t>Read counts of the remaining</w:t>
      </w:r>
      <w:r w:rsidR="005530F4">
        <w:t xml:space="preserve"> ASVs were normalized for variable sequencing depth using the </w:t>
      </w:r>
      <w:r w:rsidR="005530F4" w:rsidRPr="005530F4">
        <w:t>trimmed mean of M-values method</w:t>
      </w:r>
      <w:r w:rsidR="00FD5E59">
        <w:t xml:space="preserve"> with singleton pairing implemented in </w:t>
      </w:r>
      <w:proofErr w:type="spellStart"/>
      <w:r w:rsidR="00FD5E59" w:rsidRPr="00FD5E59">
        <w:rPr>
          <w:smallCaps/>
        </w:rPr>
        <w:t>edgeR</w:t>
      </w:r>
      <w:proofErr w:type="spellEnd"/>
      <w:r w:rsidR="00FD5E59">
        <w:t xml:space="preserve"> </w:t>
      </w:r>
      <w:r w:rsidR="00FD5E59">
        <w:fldChar w:fldCharType="begin"/>
      </w:r>
      <w:r w:rsidR="00FD5E59">
        <w:instrText xml:space="preserve"> ADDIN ZOTERO_ITEM CSL_CITATION {"citationID":"Xv2MwXHJ","properties":{"formattedCitation":"(TMMwsp; Robinson et al. 2010, Robinson and Oshlack 2010)","plainCitation":"(TMMwsp; Robinson et al. 2010, Robinson and Oshlack 2010)","noteIndex":0},"citationItems":[{"id":8836,"uris":["http://zotero.org/users/1538077/items/DJSD8PR6"],"itemData":{"id":8836,"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Availability: The package is freely available under the LGPL licence from the Bioconductor web site (http://bioconductor.org).Contact:  mrobinson@wehi.edu.au","container-title":"Bioinformatics","DOI":"10.1093/bioinformatics/btp616","ISSN":"1367-4803","issue":"1","journalAbbreviation":"Bioinformatics","page":"139-140","source":"Silverchair","title":"edgeR: a Bioconductor package for differential expression analysis of digital gene expression data","title-short":"edgeR","volume":"26","author":[{"family":"Robinson","given":"Mark D."},{"family":"McCarthy","given":"Davis J."},{"family":"Smyth","given":"Gordon K."}],"issued":{"date-parts":[["2010",1,1]]}},"label":"page","prefix":"TMMwsp; "},{"id":8831,"uris":["http://zotero.org/users/1538077/items/5J3FWZBF"],"itemData":{"id":8831,"type":"article-journal","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container-title":"Genome Biology","DOI":"10.1186/gb-2010-11-3-r25","ISSN":"1474-760X","issue":"3","journalAbbreviation":"Genome Biology","page":"R25","source":"BioMed Central","title":"A scaling normalization method for differential expression analysis of RNA-seq data","volume":"11","author":[{"family":"Robinson","given":"Mark D."},{"family":"Oshlack","given":"Alicia"}],"issued":{"date-parts":[["2010",3,2]]}}}],"schema":"https://github.com/citation-style-language/schema/raw/master/csl-citation.json"} </w:instrText>
      </w:r>
      <w:r w:rsidR="00FD5E59">
        <w:fldChar w:fldCharType="separate"/>
      </w:r>
      <w:r w:rsidR="00FD5E59" w:rsidRPr="00FD5E59">
        <w:rPr>
          <w:rFonts w:cs="Times New Roman"/>
        </w:rPr>
        <w:t>(</w:t>
      </w:r>
      <w:proofErr w:type="spellStart"/>
      <w:r w:rsidR="00FD5E59" w:rsidRPr="00FD5E59">
        <w:rPr>
          <w:rFonts w:cs="Times New Roman"/>
        </w:rPr>
        <w:t>TMMwsp</w:t>
      </w:r>
      <w:proofErr w:type="spellEnd"/>
      <w:r w:rsidR="00FD5E59" w:rsidRPr="00FD5E59">
        <w:rPr>
          <w:rFonts w:cs="Times New Roman"/>
        </w:rPr>
        <w:t xml:space="preserve">; Robinson et al. 2010, Robinson and </w:t>
      </w:r>
      <w:proofErr w:type="spellStart"/>
      <w:r w:rsidR="00FD5E59" w:rsidRPr="00FD5E59">
        <w:rPr>
          <w:rFonts w:cs="Times New Roman"/>
        </w:rPr>
        <w:t>Oshlack</w:t>
      </w:r>
      <w:proofErr w:type="spellEnd"/>
      <w:r w:rsidR="00FD5E59" w:rsidRPr="00FD5E59">
        <w:rPr>
          <w:rFonts w:cs="Times New Roman"/>
        </w:rPr>
        <w:t xml:space="preserve"> 2010)</w:t>
      </w:r>
      <w:r w:rsidR="00FD5E59">
        <w:fldChar w:fldCharType="end"/>
      </w:r>
      <w:r w:rsidR="00FD5E59">
        <w:t xml:space="preserve">. </w:t>
      </w:r>
      <w:r w:rsidR="00700C7E">
        <w:t xml:space="preserve">Normalized read counts were converted to log2 counts per million reads with all subsequent analyses being performed on these normalized and log-transformed counts per million. </w:t>
      </w:r>
    </w:p>
    <w:p w14:paraId="4B5B486A" w14:textId="5ED558C0" w:rsidR="00700C7E" w:rsidRDefault="00700C7E" w:rsidP="0031530D">
      <w:pPr>
        <w:ind w:firstLine="360"/>
      </w:pPr>
      <w:r>
        <w:t xml:space="preserve">To reduce model overfitting the dataset was split into training (75%) and testing (25%) sets with all model tuning being done using the training set and only using the test set to calculate the final model metrics (e.g., accuracy). </w:t>
      </w:r>
    </w:p>
    <w:p w14:paraId="033FC521" w14:textId="77777777" w:rsidR="00700C7E" w:rsidRDefault="00700C7E" w:rsidP="0031530D">
      <w:pPr>
        <w:ind w:firstLine="360"/>
      </w:pPr>
    </w:p>
    <w:p w14:paraId="2C62BB14" w14:textId="5BAA04F5" w:rsidR="00700C7E" w:rsidRDefault="00700C7E" w:rsidP="00700C7E">
      <w:pPr>
        <w:pStyle w:val="ListParagraph"/>
        <w:numPr>
          <w:ilvl w:val="0"/>
          <w:numId w:val="3"/>
        </w:numPr>
      </w:pPr>
      <w:r>
        <w:t>Preprocessing</w:t>
      </w:r>
    </w:p>
    <w:p w14:paraId="3DC8D1C0" w14:textId="711D7C2C" w:rsidR="00700C7E" w:rsidRDefault="00700C7E" w:rsidP="00700C7E">
      <w:pPr>
        <w:pStyle w:val="ListParagraph"/>
        <w:numPr>
          <w:ilvl w:val="0"/>
          <w:numId w:val="3"/>
        </w:numPr>
      </w:pPr>
      <w:r>
        <w:t xml:space="preserve">Models </w:t>
      </w:r>
      <w:proofErr w:type="gramStart"/>
      <w:r>
        <w:t>tested</w:t>
      </w:r>
      <w:proofErr w:type="gramEnd"/>
    </w:p>
    <w:p w14:paraId="737A2B7D" w14:textId="7AAD6D65" w:rsidR="00700C7E" w:rsidRDefault="00700C7E" w:rsidP="00700C7E">
      <w:pPr>
        <w:pStyle w:val="ListParagraph"/>
        <w:numPr>
          <w:ilvl w:val="0"/>
          <w:numId w:val="3"/>
        </w:numPr>
      </w:pPr>
      <w:proofErr w:type="spellStart"/>
      <w:r>
        <w:lastRenderedPageBreak/>
        <w:t>Hyperparamter</w:t>
      </w:r>
      <w:proofErr w:type="spellEnd"/>
      <w:r>
        <w:t xml:space="preserve"> tuning – incl resampling </w:t>
      </w:r>
      <w:proofErr w:type="gramStart"/>
      <w:r>
        <w:t>scheme</w:t>
      </w:r>
      <w:proofErr w:type="gramEnd"/>
    </w:p>
    <w:p w14:paraId="4CB5D8F1" w14:textId="6A921367" w:rsidR="00700C7E" w:rsidRDefault="00F754F3" w:rsidP="00700C7E">
      <w:pPr>
        <w:pStyle w:val="ListParagraph"/>
        <w:numPr>
          <w:ilvl w:val="1"/>
          <w:numId w:val="3"/>
        </w:numPr>
      </w:pPr>
      <w:r>
        <w:t>10-fold</w:t>
      </w:r>
      <w:r w:rsidR="00700C7E">
        <w:t xml:space="preserve"> repeated </w:t>
      </w:r>
      <w:r>
        <w:t>10-time</w:t>
      </w:r>
      <w:r w:rsidR="00700C7E">
        <w:t xml:space="preserve"> cross validation</w:t>
      </w:r>
    </w:p>
    <w:p w14:paraId="4287DC8D" w14:textId="1E5D4FE5" w:rsidR="00700C7E" w:rsidRDefault="00700C7E" w:rsidP="00700C7E">
      <w:pPr>
        <w:pStyle w:val="ListParagraph"/>
        <w:numPr>
          <w:ilvl w:val="1"/>
          <w:numId w:val="3"/>
        </w:numPr>
      </w:pPr>
      <w:proofErr w:type="spellStart"/>
      <w:r>
        <w:t>Hyperparamters</w:t>
      </w:r>
      <w:proofErr w:type="spellEnd"/>
      <w:r>
        <w:t xml:space="preserve"> assessed based on minimizing </w:t>
      </w:r>
      <w:r w:rsidR="00F25C90">
        <w:t>log-</w:t>
      </w:r>
      <w:proofErr w:type="gramStart"/>
      <w:r w:rsidR="00F25C90">
        <w:t>loss</w:t>
      </w:r>
      <w:proofErr w:type="gramEnd"/>
    </w:p>
    <w:p w14:paraId="09761568" w14:textId="2EB763B6" w:rsidR="00700C7E" w:rsidRDefault="00700C7E" w:rsidP="00700C7E">
      <w:pPr>
        <w:pStyle w:val="ListParagraph"/>
        <w:numPr>
          <w:ilvl w:val="2"/>
          <w:numId w:val="3"/>
        </w:numPr>
      </w:pPr>
      <w:r>
        <w:t>Target both accuracy and confidence</w:t>
      </w:r>
    </w:p>
    <w:p w14:paraId="58EBEF48" w14:textId="1BBA311F" w:rsidR="00700C7E" w:rsidRDefault="00700C7E" w:rsidP="00700C7E">
      <w:pPr>
        <w:pStyle w:val="ListParagraph"/>
        <w:numPr>
          <w:ilvl w:val="1"/>
          <w:numId w:val="3"/>
        </w:numPr>
      </w:pPr>
      <w:r>
        <w:t xml:space="preserve">Initial random grid of 50 followed by up to 200 </w:t>
      </w:r>
      <w:proofErr w:type="spellStart"/>
      <w:r>
        <w:t>bayesian</w:t>
      </w:r>
      <w:proofErr w:type="spellEnd"/>
      <w:r>
        <w:t xml:space="preserve"> tuning iterations – each model (stop after 25 iterations no improvement)</w:t>
      </w:r>
    </w:p>
    <w:p w14:paraId="4C9A7F86" w14:textId="42ABEF6A" w:rsidR="00700C7E" w:rsidRDefault="00700C7E" w:rsidP="00700C7E">
      <w:pPr>
        <w:pStyle w:val="ListParagraph"/>
        <w:numPr>
          <w:ilvl w:val="0"/>
          <w:numId w:val="3"/>
        </w:numPr>
      </w:pPr>
      <w:r>
        <w:t xml:space="preserve">Tuned model </w:t>
      </w:r>
      <w:proofErr w:type="gramStart"/>
      <w:r>
        <w:t>comparison</w:t>
      </w:r>
      <w:proofErr w:type="gramEnd"/>
    </w:p>
    <w:p w14:paraId="4E7ECE59" w14:textId="2F613845" w:rsidR="00700C7E" w:rsidRDefault="00F25C90" w:rsidP="00700C7E">
      <w:pPr>
        <w:pStyle w:val="ListParagraph"/>
        <w:numPr>
          <w:ilvl w:val="1"/>
          <w:numId w:val="3"/>
        </w:numPr>
      </w:pPr>
      <w:r>
        <w:t>Model of balanced accuracy using final tuned models for best log-loss</w:t>
      </w:r>
    </w:p>
    <w:p w14:paraId="2197A9ED" w14:textId="44DCB1A2" w:rsidR="00F25C90" w:rsidRDefault="00F25C90" w:rsidP="00700C7E">
      <w:pPr>
        <w:pStyle w:val="ListParagraph"/>
        <w:numPr>
          <w:ilvl w:val="1"/>
          <w:numId w:val="3"/>
        </w:numPr>
      </w:pPr>
      <w:r>
        <w:t xml:space="preserve">Choose all models with a 95%+ probability of being within 1% accuracy of the top </w:t>
      </w:r>
      <w:proofErr w:type="gramStart"/>
      <w:r>
        <w:t>model</w:t>
      </w:r>
      <w:proofErr w:type="gramEnd"/>
    </w:p>
    <w:p w14:paraId="0B9F76B9" w14:textId="1A64631C" w:rsidR="00F25C90" w:rsidRDefault="00F25C90" w:rsidP="00F25C90">
      <w:pPr>
        <w:pStyle w:val="ListParagraph"/>
        <w:numPr>
          <w:ilvl w:val="0"/>
          <w:numId w:val="3"/>
        </w:numPr>
      </w:pPr>
      <w:r>
        <w:t>Variable Importance</w:t>
      </w:r>
    </w:p>
    <w:p w14:paraId="28C77498" w14:textId="4DB77057" w:rsidR="00F25C90" w:rsidRDefault="00F754F3" w:rsidP="00F25C90">
      <w:pPr>
        <w:pStyle w:val="ListParagraph"/>
        <w:numPr>
          <w:ilvl w:val="1"/>
          <w:numId w:val="3"/>
        </w:numPr>
      </w:pPr>
      <w:r>
        <w:t xml:space="preserve">Approximate MC based Shapley values </w:t>
      </w:r>
      <w:r w:rsidR="00884FF1">
        <w:fldChar w:fldCharType="begin"/>
      </w:r>
      <w:r w:rsidR="00884FF1">
        <w:instrText xml:space="preserve"> ADDIN ZOTERO_ITEM CSL_CITATION {"citationID":"RN2VKg7q","properties":{"formattedCitation":"(Shapley 1953, \\uc0\\u352{}trumbelj and Kononenko 2014, Greenwell 2023)","plainCitation":"(Shapley 1953, Štrumbelj and Kononenko 2014, Greenwell 2023)","noteIndex":0},"citationItems":[{"id":9020,"uris":["http://zotero.org/users/1538077/items/PVMRGFBV"],"itemData":{"id":9020,"type":"chapter","container-title":"Contributions to the Theory of Games (AM-28)","ISBN":"978-1-4008-8197-0","note":"publisher: Princeton University Press Princeton","page":"409","publisher":"Princeton University Press","source":"Google Scholar","title":"A value for n-person games","URL":"https://books.google.com/books?hl=en&amp;lr=&amp;id=Pd3TCwAAQBAJ&amp;oi=fnd&amp;pg=PA307&amp;dq=A+value+for+n-person+games,&amp;ots=gtwZE99jxW&amp;sig=4uRyJAYJp3uhc9dvLLfBWYjJh3E","volume":"II","author":[{"family":"Shapley","given":"Lloyd S."}],"container-author":[{"family":"Kuhn","given":"Harold William"},{"family":"Tucker","given":"Albert William"}],"accessed":{"date-parts":[["2023",10,12]]},"issued":{"date-parts":[["1953"]]}}},{"id":9015,"uris":["http://zotero.org/users/1538077/items/8EZJVGIG"],"itemData":{"id":9015,"type":"article-journal","abstrac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container-title":"Knowledge and Information Systems","DOI":"10.1007/s10115-013-0679-x","ISSN":"0219-3116","issue":"3","journalAbbreviation":"Knowl Inf Syst","language":"en","page":"647-665","source":"Springer Link","title":"Explaining prediction models and individual predictions with feature contributions","volume":"41","author":[{"family":"Štrumbelj","given":"Erik"},{"family":"Kononenko","given":"Igor"}],"issued":{"date-parts":[["2014",12,1]]}}},{"id":9024,"uris":["http://zotero.org/users/1538077/items/ZAUTP469"],"itemData":{"id":9024,"type":"software","title":"fastshap: Fast Approximate Shapley Values","URL":"https://CRAN.R-project.org/package=fastshap","author":[{"family":"Greenwell","given":"Brandon"}],"issued":{"date-parts":[["2023"]]}}}],"schema":"https://github.com/citation-style-language/schema/raw/master/csl-citation.json"} </w:instrText>
      </w:r>
      <w:r w:rsidR="00884FF1">
        <w:fldChar w:fldCharType="separate"/>
      </w:r>
      <w:r w:rsidR="00884FF1" w:rsidRPr="00884FF1">
        <w:rPr>
          <w:rFonts w:cs="Times New Roman"/>
          <w:kern w:val="0"/>
          <w:szCs w:val="24"/>
        </w:rPr>
        <w:t xml:space="preserve">(Shapley 1953, </w:t>
      </w:r>
      <w:proofErr w:type="spellStart"/>
      <w:r w:rsidR="00884FF1" w:rsidRPr="00884FF1">
        <w:rPr>
          <w:rFonts w:cs="Times New Roman"/>
          <w:kern w:val="0"/>
          <w:szCs w:val="24"/>
        </w:rPr>
        <w:t>Štrumbelj</w:t>
      </w:r>
      <w:proofErr w:type="spellEnd"/>
      <w:r w:rsidR="00884FF1" w:rsidRPr="00884FF1">
        <w:rPr>
          <w:rFonts w:cs="Times New Roman"/>
          <w:kern w:val="0"/>
          <w:szCs w:val="24"/>
        </w:rPr>
        <w:t xml:space="preserve"> and Kononenko 2014, Greenwell 2023)</w:t>
      </w:r>
      <w:r w:rsidR="00884FF1">
        <w:fldChar w:fldCharType="end"/>
      </w:r>
    </w:p>
    <w:p w14:paraId="5066B1A2" w14:textId="0AA2AD0A" w:rsidR="00884FF1" w:rsidRDefault="00884FF1" w:rsidP="00F25C90">
      <w:pPr>
        <w:pStyle w:val="ListParagraph"/>
        <w:numPr>
          <w:ilvl w:val="1"/>
          <w:numId w:val="3"/>
        </w:numPr>
      </w:pPr>
      <w:r>
        <w:t xml:space="preserve">100 </w:t>
      </w:r>
    </w:p>
    <w:p w14:paraId="7DA8A6F3" w14:textId="7F9A3885" w:rsidR="00920A09" w:rsidRPr="001424E4" w:rsidRDefault="00920A09" w:rsidP="00E72917">
      <w:pPr>
        <w:pStyle w:val="Heading1"/>
      </w:pPr>
      <w:r w:rsidRPr="001424E4">
        <w:t>Results</w:t>
      </w:r>
    </w:p>
    <w:p w14:paraId="7DF2F7CD" w14:textId="40365E03" w:rsidR="00873831" w:rsidRDefault="00873831"/>
    <w:p w14:paraId="18BEE1FF" w14:textId="3A330468" w:rsidR="00BE1192" w:rsidRPr="001424E4" w:rsidRDefault="00BE1192" w:rsidP="00BE1192">
      <w:pPr>
        <w:pStyle w:val="Heading1"/>
      </w:pPr>
      <w:r>
        <w:t>Discussion</w:t>
      </w:r>
    </w:p>
    <w:p w14:paraId="74E87136" w14:textId="4C6059EF" w:rsidR="000A622F" w:rsidRDefault="000A622F">
      <w:pPr>
        <w:rPr>
          <w:rFonts w:eastAsiaTheme="majorEastAsia" w:cstheme="majorBidi"/>
          <w:b/>
          <w:color w:val="000000" w:themeColor="text1"/>
          <w:szCs w:val="32"/>
        </w:rPr>
      </w:pPr>
      <w:r>
        <w:br w:type="page"/>
      </w:r>
    </w:p>
    <w:p w14:paraId="060CD34A" w14:textId="355765C8" w:rsidR="00873831" w:rsidRPr="0031530D" w:rsidRDefault="00873831" w:rsidP="00E72917">
      <w:pPr>
        <w:pStyle w:val="Heading1"/>
      </w:pPr>
      <w:r w:rsidRPr="0031530D">
        <w:lastRenderedPageBreak/>
        <w:t>Literature Cited</w:t>
      </w:r>
    </w:p>
    <w:p w14:paraId="1B21E0F8" w14:textId="77777777" w:rsidR="00884FF1" w:rsidRPr="00884FF1" w:rsidRDefault="00873831" w:rsidP="00884FF1">
      <w:pPr>
        <w:pStyle w:val="Bibliography"/>
        <w:rPr>
          <w:rFonts w:ascii="Calibri" w:hAnsi="Calibri" w:cs="Calibri"/>
          <w:kern w:val="0"/>
          <w:szCs w:val="24"/>
        </w:rPr>
      </w:pPr>
      <w:r w:rsidRPr="001424E4">
        <w:fldChar w:fldCharType="begin"/>
      </w:r>
      <w:r w:rsidR="00FD5E59">
        <w:instrText xml:space="preserve"> ADDIN ZOTERO_BIBL {"uncited":[],"omitted":[],"custom":[]} CSL_BIBLIOGRAPHY </w:instrText>
      </w:r>
      <w:r w:rsidRPr="001424E4">
        <w:fldChar w:fldCharType="separate"/>
      </w:r>
      <w:r w:rsidR="00884FF1" w:rsidRPr="00884FF1">
        <w:rPr>
          <w:rFonts w:ascii="Calibri" w:hAnsi="Calibri" w:cs="Calibri"/>
          <w:kern w:val="0"/>
          <w:szCs w:val="24"/>
        </w:rPr>
        <w:t xml:space="preserve">Greenwell, B. 2023. </w:t>
      </w:r>
      <w:proofErr w:type="spellStart"/>
      <w:r w:rsidR="00884FF1" w:rsidRPr="00884FF1">
        <w:rPr>
          <w:rFonts w:ascii="Calibri" w:hAnsi="Calibri" w:cs="Calibri"/>
          <w:kern w:val="0"/>
          <w:szCs w:val="24"/>
        </w:rPr>
        <w:t>fastshap</w:t>
      </w:r>
      <w:proofErr w:type="spellEnd"/>
      <w:r w:rsidR="00884FF1" w:rsidRPr="00884FF1">
        <w:rPr>
          <w:rFonts w:ascii="Calibri" w:hAnsi="Calibri" w:cs="Calibri"/>
          <w:kern w:val="0"/>
          <w:szCs w:val="24"/>
        </w:rPr>
        <w:t>: Fast Approximate Shapley Values.</w:t>
      </w:r>
    </w:p>
    <w:p w14:paraId="7DC03FE4" w14:textId="77777777" w:rsidR="00884FF1" w:rsidRPr="00884FF1" w:rsidRDefault="00884FF1" w:rsidP="00884FF1">
      <w:pPr>
        <w:pStyle w:val="Bibliography"/>
        <w:rPr>
          <w:rFonts w:ascii="Calibri" w:hAnsi="Calibri" w:cs="Calibri"/>
          <w:kern w:val="0"/>
          <w:szCs w:val="24"/>
        </w:rPr>
      </w:pPr>
      <w:r w:rsidRPr="00884FF1">
        <w:rPr>
          <w:rFonts w:ascii="Calibri" w:hAnsi="Calibri" w:cs="Calibri"/>
          <w:kern w:val="0"/>
          <w:szCs w:val="24"/>
        </w:rPr>
        <w:t xml:space="preserve">Robinson, M. D., D. J. McCarthy, and G. K. Smyth. 2010. </w:t>
      </w:r>
      <w:proofErr w:type="spellStart"/>
      <w:r w:rsidRPr="00884FF1">
        <w:rPr>
          <w:rFonts w:ascii="Calibri" w:hAnsi="Calibri" w:cs="Calibri"/>
          <w:kern w:val="0"/>
          <w:szCs w:val="24"/>
        </w:rPr>
        <w:t>edgeR</w:t>
      </w:r>
      <w:proofErr w:type="spellEnd"/>
      <w:r w:rsidRPr="00884FF1">
        <w:rPr>
          <w:rFonts w:ascii="Calibri" w:hAnsi="Calibri" w:cs="Calibri"/>
          <w:kern w:val="0"/>
          <w:szCs w:val="24"/>
        </w:rPr>
        <w:t>: a Bioconductor package for differential expression analysis of digital gene expression data. Bioinformatics 26:139–140.</w:t>
      </w:r>
    </w:p>
    <w:p w14:paraId="535FF7B3" w14:textId="77777777" w:rsidR="00884FF1" w:rsidRPr="00884FF1" w:rsidRDefault="00884FF1" w:rsidP="00884FF1">
      <w:pPr>
        <w:pStyle w:val="Bibliography"/>
        <w:rPr>
          <w:rFonts w:ascii="Calibri" w:hAnsi="Calibri" w:cs="Calibri"/>
          <w:kern w:val="0"/>
          <w:szCs w:val="24"/>
        </w:rPr>
      </w:pPr>
      <w:r w:rsidRPr="00884FF1">
        <w:rPr>
          <w:rFonts w:ascii="Calibri" w:hAnsi="Calibri" w:cs="Calibri"/>
          <w:kern w:val="0"/>
          <w:szCs w:val="24"/>
        </w:rPr>
        <w:t xml:space="preserve">Robinson, M. D., and A. </w:t>
      </w:r>
      <w:proofErr w:type="spellStart"/>
      <w:r w:rsidRPr="00884FF1">
        <w:rPr>
          <w:rFonts w:ascii="Calibri" w:hAnsi="Calibri" w:cs="Calibri"/>
          <w:kern w:val="0"/>
          <w:szCs w:val="24"/>
        </w:rPr>
        <w:t>Oshlack</w:t>
      </w:r>
      <w:proofErr w:type="spellEnd"/>
      <w:r w:rsidRPr="00884FF1">
        <w:rPr>
          <w:rFonts w:ascii="Calibri" w:hAnsi="Calibri" w:cs="Calibri"/>
          <w:kern w:val="0"/>
          <w:szCs w:val="24"/>
        </w:rPr>
        <w:t>. 2010. A scaling normalization method for differential expression analysis of RNA-seq data. Genome Biology 11:R25.</w:t>
      </w:r>
    </w:p>
    <w:p w14:paraId="23AE8132" w14:textId="77777777" w:rsidR="00884FF1" w:rsidRPr="00884FF1" w:rsidRDefault="00884FF1" w:rsidP="00884FF1">
      <w:pPr>
        <w:pStyle w:val="Bibliography"/>
        <w:rPr>
          <w:rFonts w:ascii="Calibri" w:hAnsi="Calibri" w:cs="Calibri"/>
          <w:kern w:val="0"/>
          <w:szCs w:val="24"/>
        </w:rPr>
      </w:pPr>
      <w:r w:rsidRPr="00884FF1">
        <w:rPr>
          <w:rFonts w:ascii="Calibri" w:hAnsi="Calibri" w:cs="Calibri"/>
          <w:kern w:val="0"/>
          <w:szCs w:val="24"/>
        </w:rPr>
        <w:t xml:space="preserve">Shapley, L. S. 1953. A value for </w:t>
      </w:r>
      <w:proofErr w:type="gramStart"/>
      <w:r w:rsidRPr="00884FF1">
        <w:rPr>
          <w:rFonts w:ascii="Calibri" w:hAnsi="Calibri" w:cs="Calibri"/>
          <w:kern w:val="0"/>
          <w:szCs w:val="24"/>
        </w:rPr>
        <w:t>n-</w:t>
      </w:r>
      <w:proofErr w:type="gramEnd"/>
      <w:r w:rsidRPr="00884FF1">
        <w:rPr>
          <w:rFonts w:ascii="Calibri" w:hAnsi="Calibri" w:cs="Calibri"/>
          <w:kern w:val="0"/>
          <w:szCs w:val="24"/>
        </w:rPr>
        <w:t>person games. Page 409 Contributions to the Theory of Games (AM-28). Princeton University Press.</w:t>
      </w:r>
    </w:p>
    <w:p w14:paraId="789F159B" w14:textId="77777777" w:rsidR="00884FF1" w:rsidRPr="00884FF1" w:rsidRDefault="00884FF1" w:rsidP="00884FF1">
      <w:pPr>
        <w:pStyle w:val="Bibliography"/>
        <w:rPr>
          <w:rFonts w:ascii="Calibri" w:hAnsi="Calibri" w:cs="Calibri"/>
          <w:kern w:val="0"/>
          <w:szCs w:val="24"/>
        </w:rPr>
      </w:pPr>
      <w:proofErr w:type="spellStart"/>
      <w:r w:rsidRPr="00884FF1">
        <w:rPr>
          <w:rFonts w:ascii="Calibri" w:hAnsi="Calibri" w:cs="Calibri"/>
          <w:kern w:val="0"/>
          <w:szCs w:val="24"/>
        </w:rPr>
        <w:t>Štrumbelj</w:t>
      </w:r>
      <w:proofErr w:type="spellEnd"/>
      <w:r w:rsidRPr="00884FF1">
        <w:rPr>
          <w:rFonts w:ascii="Calibri" w:hAnsi="Calibri" w:cs="Calibri"/>
          <w:kern w:val="0"/>
          <w:szCs w:val="24"/>
        </w:rPr>
        <w:t>, E., and I. Kononenko. 2014. Explaining prediction models and individual predictions with feature contributions. Knowledge and Information Systems 41:647–665.</w:t>
      </w:r>
    </w:p>
    <w:p w14:paraId="750132F7" w14:textId="68A0A787" w:rsidR="00E72917" w:rsidRPr="001424E4" w:rsidRDefault="00873831">
      <w:pPr>
        <w:rPr>
          <w:b/>
          <w:bCs/>
        </w:rPr>
      </w:pPr>
      <w:r w:rsidRPr="001424E4">
        <w:rPr>
          <w:b/>
          <w:bCs/>
        </w:rPr>
        <w:fldChar w:fldCharType="end"/>
      </w:r>
    </w:p>
    <w:p w14:paraId="17CC8987" w14:textId="77777777" w:rsidR="00E72917" w:rsidRPr="001424E4" w:rsidRDefault="00E72917">
      <w:pPr>
        <w:rPr>
          <w:b/>
          <w:bCs/>
        </w:rPr>
      </w:pPr>
      <w:r w:rsidRPr="001424E4">
        <w:rPr>
          <w:b/>
          <w:bCs/>
        </w:rPr>
        <w:br w:type="page"/>
      </w:r>
    </w:p>
    <w:p w14:paraId="7377B070" w14:textId="6CA4C408" w:rsidR="00E72917" w:rsidRDefault="00E72917" w:rsidP="00E72917">
      <w:pPr>
        <w:pStyle w:val="Heading1"/>
      </w:pPr>
      <w:r w:rsidRPr="001424E4">
        <w:lastRenderedPageBreak/>
        <w:t>Tables</w:t>
      </w:r>
    </w:p>
    <w:p w14:paraId="344B7B5D" w14:textId="096F79EF" w:rsidR="00BE1192" w:rsidRPr="00BE1192" w:rsidRDefault="00BE1192" w:rsidP="00BE1192"/>
    <w:sectPr w:rsidR="00BE1192" w:rsidRPr="00BE11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E2C06"/>
    <w:multiLevelType w:val="hybridMultilevel"/>
    <w:tmpl w:val="2FAC5E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C94459"/>
    <w:multiLevelType w:val="hybridMultilevel"/>
    <w:tmpl w:val="9E3A95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B0128B"/>
    <w:multiLevelType w:val="hybridMultilevel"/>
    <w:tmpl w:val="258835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45999862">
    <w:abstractNumId w:val="1"/>
  </w:num>
  <w:num w:numId="2" w16cid:durableId="1280070625">
    <w:abstractNumId w:val="0"/>
  </w:num>
  <w:num w:numId="3" w16cid:durableId="16253093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A09"/>
    <w:rsid w:val="000A622F"/>
    <w:rsid w:val="001424E4"/>
    <w:rsid w:val="001A6806"/>
    <w:rsid w:val="001B4227"/>
    <w:rsid w:val="001B448C"/>
    <w:rsid w:val="00223D26"/>
    <w:rsid w:val="00233D7B"/>
    <w:rsid w:val="002857FB"/>
    <w:rsid w:val="002D37EC"/>
    <w:rsid w:val="002E0BBF"/>
    <w:rsid w:val="002F3B6D"/>
    <w:rsid w:val="0031530D"/>
    <w:rsid w:val="00365EB0"/>
    <w:rsid w:val="003A3892"/>
    <w:rsid w:val="003D392F"/>
    <w:rsid w:val="00405B61"/>
    <w:rsid w:val="004B570F"/>
    <w:rsid w:val="004C0D08"/>
    <w:rsid w:val="005450D6"/>
    <w:rsid w:val="005530F4"/>
    <w:rsid w:val="00563FD3"/>
    <w:rsid w:val="005A7E3D"/>
    <w:rsid w:val="005E2C70"/>
    <w:rsid w:val="00625E4E"/>
    <w:rsid w:val="00641269"/>
    <w:rsid w:val="00665F1D"/>
    <w:rsid w:val="006E7987"/>
    <w:rsid w:val="00700C7E"/>
    <w:rsid w:val="007A6786"/>
    <w:rsid w:val="007B1C49"/>
    <w:rsid w:val="007B4BEF"/>
    <w:rsid w:val="007D3EAD"/>
    <w:rsid w:val="007D6E4A"/>
    <w:rsid w:val="00817656"/>
    <w:rsid w:val="008333C5"/>
    <w:rsid w:val="008503BD"/>
    <w:rsid w:val="00873831"/>
    <w:rsid w:val="00873FFC"/>
    <w:rsid w:val="00884FF1"/>
    <w:rsid w:val="008867FE"/>
    <w:rsid w:val="00891C04"/>
    <w:rsid w:val="008C4805"/>
    <w:rsid w:val="00920A09"/>
    <w:rsid w:val="00992C76"/>
    <w:rsid w:val="00A818E1"/>
    <w:rsid w:val="00AA59F2"/>
    <w:rsid w:val="00AB665D"/>
    <w:rsid w:val="00AD3A59"/>
    <w:rsid w:val="00AF0A7C"/>
    <w:rsid w:val="00B66DA7"/>
    <w:rsid w:val="00BD742A"/>
    <w:rsid w:val="00BE1192"/>
    <w:rsid w:val="00C9135B"/>
    <w:rsid w:val="00CC57B3"/>
    <w:rsid w:val="00D07021"/>
    <w:rsid w:val="00D66658"/>
    <w:rsid w:val="00E1250C"/>
    <w:rsid w:val="00E64807"/>
    <w:rsid w:val="00E72917"/>
    <w:rsid w:val="00F25C90"/>
    <w:rsid w:val="00F325AD"/>
    <w:rsid w:val="00F754F3"/>
    <w:rsid w:val="00FD5E59"/>
    <w:rsid w:val="00FE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4AF42"/>
  <w15:chartTrackingRefBased/>
  <w15:docId w15:val="{E9B96550-1B50-4F3C-A9AA-CEA211C86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917"/>
    <w:rPr>
      <w:rFonts w:ascii="Times New Roman" w:hAnsi="Times New Roman"/>
      <w:sz w:val="24"/>
    </w:rPr>
  </w:style>
  <w:style w:type="paragraph" w:styleId="Heading1">
    <w:name w:val="heading 1"/>
    <w:basedOn w:val="Normal"/>
    <w:next w:val="Normal"/>
    <w:link w:val="Heading1Char"/>
    <w:uiPriority w:val="9"/>
    <w:qFormat/>
    <w:rsid w:val="00E72917"/>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semiHidden/>
    <w:unhideWhenUsed/>
    <w:qFormat/>
    <w:rsid w:val="00E72917"/>
    <w:pPr>
      <w:keepNext/>
      <w:keepLines/>
      <w:spacing w:before="40" w:after="0"/>
      <w:outlineLvl w:val="1"/>
    </w:pPr>
    <w:rPr>
      <w:rFonts w:eastAsiaTheme="majorEastAsia" w:cstheme="majorBidi"/>
      <w:color w:val="000000" w:themeColor="text1"/>
      <w:szCs w:val="26"/>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50C"/>
    <w:pPr>
      <w:ind w:left="720"/>
      <w:contextualSpacing/>
    </w:pPr>
  </w:style>
  <w:style w:type="paragraph" w:styleId="Bibliography">
    <w:name w:val="Bibliography"/>
    <w:basedOn w:val="Normal"/>
    <w:next w:val="Normal"/>
    <w:uiPriority w:val="37"/>
    <w:unhideWhenUsed/>
    <w:rsid w:val="00873831"/>
    <w:pPr>
      <w:spacing w:after="0" w:line="480" w:lineRule="auto"/>
      <w:ind w:left="720" w:hanging="720"/>
    </w:pPr>
  </w:style>
  <w:style w:type="character" w:styleId="CommentReference">
    <w:name w:val="annotation reference"/>
    <w:basedOn w:val="DefaultParagraphFont"/>
    <w:uiPriority w:val="99"/>
    <w:semiHidden/>
    <w:unhideWhenUsed/>
    <w:rsid w:val="00563FD3"/>
    <w:rPr>
      <w:sz w:val="16"/>
      <w:szCs w:val="16"/>
    </w:rPr>
  </w:style>
  <w:style w:type="paragraph" w:styleId="CommentText">
    <w:name w:val="annotation text"/>
    <w:basedOn w:val="Normal"/>
    <w:link w:val="CommentTextChar"/>
    <w:uiPriority w:val="99"/>
    <w:unhideWhenUsed/>
    <w:rsid w:val="00563FD3"/>
    <w:pPr>
      <w:spacing w:line="240" w:lineRule="auto"/>
    </w:pPr>
    <w:rPr>
      <w:sz w:val="20"/>
      <w:szCs w:val="20"/>
    </w:rPr>
  </w:style>
  <w:style w:type="character" w:customStyle="1" w:styleId="CommentTextChar">
    <w:name w:val="Comment Text Char"/>
    <w:basedOn w:val="DefaultParagraphFont"/>
    <w:link w:val="CommentText"/>
    <w:uiPriority w:val="99"/>
    <w:rsid w:val="00563FD3"/>
    <w:rPr>
      <w:sz w:val="20"/>
      <w:szCs w:val="20"/>
    </w:rPr>
  </w:style>
  <w:style w:type="paragraph" w:styleId="CommentSubject">
    <w:name w:val="annotation subject"/>
    <w:basedOn w:val="CommentText"/>
    <w:next w:val="CommentText"/>
    <w:link w:val="CommentSubjectChar"/>
    <w:uiPriority w:val="99"/>
    <w:semiHidden/>
    <w:unhideWhenUsed/>
    <w:rsid w:val="00563FD3"/>
    <w:rPr>
      <w:b/>
      <w:bCs/>
    </w:rPr>
  </w:style>
  <w:style w:type="character" w:customStyle="1" w:styleId="CommentSubjectChar">
    <w:name w:val="Comment Subject Char"/>
    <w:basedOn w:val="CommentTextChar"/>
    <w:link w:val="CommentSubject"/>
    <w:uiPriority w:val="99"/>
    <w:semiHidden/>
    <w:rsid w:val="00563FD3"/>
    <w:rPr>
      <w:b/>
      <w:bCs/>
      <w:sz w:val="20"/>
      <w:szCs w:val="20"/>
    </w:rPr>
  </w:style>
  <w:style w:type="table" w:styleId="TableGrid">
    <w:name w:val="Table Grid"/>
    <w:basedOn w:val="TableNormal"/>
    <w:uiPriority w:val="39"/>
    <w:rsid w:val="00E729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7021"/>
    <w:pPr>
      <w:spacing w:after="200" w:line="240" w:lineRule="auto"/>
    </w:pPr>
    <w:rPr>
      <w:iCs/>
      <w:color w:val="000000" w:themeColor="text1"/>
      <w:szCs w:val="18"/>
    </w:rPr>
  </w:style>
  <w:style w:type="character" w:customStyle="1" w:styleId="Heading1Char">
    <w:name w:val="Heading 1 Char"/>
    <w:basedOn w:val="DefaultParagraphFont"/>
    <w:link w:val="Heading1"/>
    <w:uiPriority w:val="9"/>
    <w:rsid w:val="00E7291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semiHidden/>
    <w:rsid w:val="00E72917"/>
    <w:rPr>
      <w:rFonts w:ascii="Times New Roman" w:eastAsiaTheme="majorEastAsia" w:hAnsi="Times New Roman" w:cstheme="majorBidi"/>
      <w:color w:val="000000" w:themeColor="text1"/>
      <w:sz w:val="24"/>
      <w:szCs w:val="26"/>
      <w:u w:val="single"/>
    </w:rPr>
  </w:style>
  <w:style w:type="paragraph" w:styleId="NoSpacing">
    <w:name w:val="No Spacing"/>
    <w:uiPriority w:val="1"/>
    <w:qFormat/>
    <w:rsid w:val="00BD742A"/>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0A622F"/>
    <w:rPr>
      <w:color w:val="808080"/>
    </w:rPr>
  </w:style>
  <w:style w:type="paragraph" w:customStyle="1" w:styleId="Authors">
    <w:name w:val="Authors"/>
    <w:basedOn w:val="Normal"/>
    <w:rsid w:val="00405B61"/>
    <w:pPr>
      <w:spacing w:before="120" w:after="360" w:line="240" w:lineRule="auto"/>
      <w:jc w:val="center"/>
    </w:pPr>
    <w:rPr>
      <w:rFonts w:eastAsia="Times New Roman" w:cs="Times New Roman"/>
      <w:kern w:val="0"/>
      <w:szCs w:val="24"/>
      <w14:ligatures w14:val="none"/>
    </w:rPr>
  </w:style>
  <w:style w:type="paragraph" w:customStyle="1" w:styleId="Paragraph">
    <w:name w:val="Paragraph"/>
    <w:basedOn w:val="Normal"/>
    <w:rsid w:val="00405B61"/>
    <w:pPr>
      <w:spacing w:before="120" w:after="0" w:line="240" w:lineRule="auto"/>
      <w:ind w:firstLine="720"/>
    </w:pPr>
    <w:rPr>
      <w:rFonts w:eastAsia="Times New Roman" w:cs="Times New Roman"/>
      <w:kern w:val="0"/>
      <w:szCs w:val="24"/>
      <w14:ligatures w14:val="none"/>
    </w:rPr>
  </w:style>
  <w:style w:type="paragraph" w:customStyle="1" w:styleId="Head">
    <w:name w:val="Head"/>
    <w:basedOn w:val="Normal"/>
    <w:rsid w:val="00405B61"/>
    <w:pPr>
      <w:keepNext/>
      <w:spacing w:before="120" w:after="120" w:line="240" w:lineRule="auto"/>
      <w:jc w:val="center"/>
      <w:outlineLvl w:val="0"/>
    </w:pPr>
    <w:rPr>
      <w:rFonts w:eastAsia="Times New Roman" w:cs="Times New Roman"/>
      <w:b/>
      <w:bCs/>
      <w:kern w:val="28"/>
      <w:sz w:val="28"/>
      <w:szCs w:val="28"/>
      <w14:ligatures w14:val="none"/>
    </w:rPr>
  </w:style>
  <w:style w:type="character" w:styleId="Hyperlink">
    <w:name w:val="Hyperlink"/>
    <w:basedOn w:val="DefaultParagraphFont"/>
    <w:uiPriority w:val="99"/>
    <w:unhideWhenUsed/>
    <w:rsid w:val="00405B61"/>
    <w:rPr>
      <w:color w:val="0563C1" w:themeColor="hyperlink"/>
      <w:u w:val="single"/>
    </w:rPr>
  </w:style>
  <w:style w:type="paragraph" w:styleId="Title">
    <w:name w:val="Title"/>
    <w:basedOn w:val="Normal"/>
    <w:next w:val="Normal"/>
    <w:link w:val="TitleChar"/>
    <w:uiPriority w:val="10"/>
    <w:qFormat/>
    <w:rsid w:val="00405B61"/>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405B61"/>
    <w:rPr>
      <w:rFonts w:ascii="Times New Roman" w:eastAsiaTheme="majorEastAsia" w:hAnsi="Times New Roman" w:cstheme="majorBidi"/>
      <w:spacing w:val="-10"/>
      <w:kern w:val="28"/>
      <w:sz w:val="40"/>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3755">
      <w:bodyDiv w:val="1"/>
      <w:marLeft w:val="0"/>
      <w:marRight w:val="0"/>
      <w:marTop w:val="0"/>
      <w:marBottom w:val="0"/>
      <w:divBdr>
        <w:top w:val="none" w:sz="0" w:space="0" w:color="auto"/>
        <w:left w:val="none" w:sz="0" w:space="0" w:color="auto"/>
        <w:bottom w:val="none" w:sz="0" w:space="0" w:color="auto"/>
        <w:right w:val="none" w:sz="0" w:space="0" w:color="auto"/>
      </w:divBdr>
    </w:div>
    <w:div w:id="67746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j.selwyn@northeastern.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4</Pages>
  <Words>1349</Words>
  <Characters>769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wyn, Jason</dc:creator>
  <cp:keywords/>
  <dc:description/>
  <cp:lastModifiedBy>Selwyn, Jason</cp:lastModifiedBy>
  <cp:revision>42</cp:revision>
  <dcterms:created xsi:type="dcterms:W3CDTF">2023-10-04T17:45:00Z</dcterms:created>
  <dcterms:modified xsi:type="dcterms:W3CDTF">2023-10-12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0bTaa2c"/&gt;&lt;style id="http://www.zotero.org/styles/ecology" hasBibliography="1" bibliographyStyleHasBeenSet="1"/&gt;&lt;prefs&gt;&lt;pref name="fieldType" value="Field"/&gt;&lt;/prefs&gt;&lt;/data&gt;</vt:lpwstr>
  </property>
</Properties>
</file>